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67CA409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4D0A4"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037A9" w:rsidRPr="00E037A9">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F51A05"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F51A05"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9F7F83E"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F51A05"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29A1A54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B89E49F"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037A9" w:rsidRPr="00E037A9">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77128483"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3</w:instrText>
              </w:r>
            </w:fldSimple>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5A72F8C"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72532FF2"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4</w:instrText>
              </w:r>
            </w:fldSimple>
            <w:r>
              <w:instrText>)</w:instrText>
            </w:r>
            <w:r>
              <w:fldChar w:fldCharType="end"/>
            </w:r>
            <w:bookmarkEnd w:id="26"/>
            <w:bookmarkEnd w:id="27"/>
            <w:bookmarkEnd w:id="28"/>
          </w:p>
        </w:tc>
      </w:tr>
    </w:tbl>
    <w:p w14:paraId="2656A54D" w14:textId="2D93FC43" w:rsidR="00AF0E7F" w:rsidRDefault="00F51A05"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6E62A9DD"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F51A05"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FB0CA0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5</w:instrText>
              </w:r>
            </w:fldSimple>
            <w:r>
              <w:instrText>)</w:instrText>
            </w:r>
            <w:r>
              <w:fldChar w:fldCharType="end"/>
            </w:r>
          </w:p>
        </w:tc>
      </w:tr>
    </w:tbl>
    <w:p w14:paraId="34F6917C" w14:textId="55E58F15"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037A9" w:rsidRPr="00E037A9">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54167990"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037A9" w:rsidRPr="00E037A9">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22B7412"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1F969028"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Pr>
          <w:rFonts w:ascii="Times New Roman" w:hAnsi="Times New Roman" w:cs="Times New Roman"/>
        </w:rPr>
        <w:t xml:space="preserve">. </w:t>
      </w:r>
      <w:r w:rsidR="000526F0">
        <w:rPr>
          <w:rFonts w:ascii="Times New Roman" w:hAnsi="Times New Roman" w:cs="Times New Roman"/>
        </w:rPr>
        <w:t xml:space="preserve"> </w:t>
      </w:r>
    </w:p>
    <w:p w14:paraId="0C28F491" w14:textId="3296E0F2"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 general disadvantage of portal based systems is that the user </w:t>
      </w:r>
      <w:r>
        <w:rPr>
          <w:rFonts w:ascii="Times New Roman" w:eastAsiaTheme="minorEastAsia" w:hAnsi="Times New Roman" w:cs="Times New Roman"/>
        </w:rPr>
        <w:lastRenderedPageBreak/>
        <w:t>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lastRenderedPageBreak/>
        <w:t>(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2F2F7BBE"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Furthermore, </w:t>
      </w:r>
      <w:r w:rsidR="009B2CF8">
        <w:rPr>
          <w:rFonts w:ascii="Times New Roman" w:hAnsi="Times New Roman" w:cs="Times New Roman"/>
        </w:rPr>
        <w:t>Boddeti and Kumar</w:t>
      </w:r>
      <w:r w:rsidR="009B2CF8">
        <w:rPr>
          <w:rFonts w:ascii="Times New Roman" w:hAnsi="Times New Roman" w:cs="Times New Roman"/>
        </w:rPr>
        <w:fldChar w:fldCharType="begin"/>
      </w:r>
      <w:r w:rsidR="009B2CF8">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9B2CF8">
        <w:rPr>
          <w:rFonts w:ascii="Times New Roman" w:hAnsi="Times New Roman" w:cs="Times New Roman"/>
        </w:rPr>
        <w:fldChar w:fldCharType="separate"/>
      </w:r>
      <w:r w:rsidR="009B2CF8" w:rsidRPr="00A26CA0">
        <w:rPr>
          <w:rFonts w:ascii="Times New Roman" w:hAnsi="Times New Roman" w:cs="Times New Roman"/>
          <w:szCs w:val="24"/>
        </w:rPr>
        <w:t> [8]</w:t>
      </w:r>
      <w:r w:rsidR="009B2CF8">
        <w:rPr>
          <w:rFonts w:ascii="Times New Roman" w:hAnsi="Times New Roman" w:cs="Times New Roman"/>
        </w:rPr>
        <w:fldChar w:fldCharType="end"/>
      </w:r>
      <w:r w:rsidR="009B2CF8">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12F0C93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F51A05"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F51A0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846C7E3"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F51A0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501570F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2D2DBC1F"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F51A0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0910661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3</w:instrText>
              </w:r>
            </w:fldSimple>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F51A05"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F51A05"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7E44ABA"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037A9" w:rsidRPr="00E037A9">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534ED8FC"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037A9" w:rsidRPr="00E037A9">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037A9" w:rsidRPr="00E037A9">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F51A0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0F925C94"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661D0566"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094D60">
        <w:rPr>
          <w:rFonts w:ascii="Times New Roman" w:hAnsi="Times New Roman" w:cs="Times New Roman"/>
        </w:rPr>
        <w:t>(</w:t>
      </w:r>
      <w:r w:rsidR="00E037A9">
        <w:rPr>
          <w:rFonts w:ascii="Times New Roman" w:hAnsi="Times New Roman" w:cs="Times New Roman"/>
        </w:rPr>
        <w:t>3</w:t>
      </w:r>
      <w:r w:rsidR="00E037A9" w:rsidRPr="00094D60">
        <w:rPr>
          <w:rFonts w:ascii="Times New Roman" w:hAnsi="Times New Roman" w:cs="Times New Roman"/>
        </w:rPr>
        <w:t>.</w:t>
      </w:r>
      <w:r w:rsidR="00E037A9">
        <w:rPr>
          <w:rFonts w:ascii="Times New Roman" w:hAnsi="Times New Roman" w:cs="Times New Roman"/>
        </w:rPr>
        <w:t>4</w:t>
      </w:r>
      <w:r w:rsidR="00E037A9"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E037A9">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F51A0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22E7855"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F51A0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3CF54541"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63F1C8B5"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037A9" w:rsidRPr="00E037A9">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F51A0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D7A2A91"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F51A0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1AD2D89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069EBBEE"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6</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8</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F51A0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23518653"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F51A0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5C50CADB"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07BF3C5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037A9" w:rsidRPr="00E037A9">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F51A0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F51A0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6E965E09"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049B76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1</w:t>
      </w:r>
      <w:r w:rsidR="00E037A9"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F51A0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6FA869C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F51A0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F51A0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F51A0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DAF44B2"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A0530B8"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C213F0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F51A0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F51A0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3F46456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62AC95A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F51A0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1A2165E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64E7A9EC"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F51A0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652D366B"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6B364C1"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F51A0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17B8B06A"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FB835D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6</w:t>
      </w:r>
      <w:r w:rsidR="00E037A9"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F51A0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4D0D3097"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F51A0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421EA28D"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E4247DE"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5</w:t>
      </w:r>
      <w:r w:rsidR="00E037A9"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F51A0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F51A0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0FE735B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4862133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9</w:t>
      </w:r>
      <w:r w:rsidR="00E037A9"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7</w:t>
      </w:r>
      <w:r w:rsidR="00E037A9"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F51A0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066F6C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40B1415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21</w:instrText>
              </w:r>
            </w:fldSimple>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F51A0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2FAC12A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07C4EA63"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5C0651F7"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3</w:t>
      </w:r>
      <w:r w:rsidR="00E037A9"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037A9" w:rsidRPr="00E037A9">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0</w:t>
      </w:r>
      <w:r w:rsidR="00E037A9"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F51A0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579A0809"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34A1CD81"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4</w:t>
      </w:r>
      <w:r w:rsidR="00E037A9"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F51A0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0909A63C"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F51A0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7CFC4A6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31661B9C"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F51A0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78E19D7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1DD3510E" w:rsidR="00713EFF" w:rsidRPr="00097C0A" w:rsidRDefault="000C442B" w:rsidP="00097C0A">
      <w:pPr>
        <w:spacing w:line="480" w:lineRule="auto"/>
        <w:jc w:val="both"/>
        <w:rPr>
          <w:rFonts w:ascii="Times New Roman" w:hAnsi="Times New Roman" w:cs="Times New Roman"/>
        </w:rPr>
      </w:pPr>
      <w:r>
        <w:rPr>
          <w:rFonts w:ascii="Times New Roman" w:hAnsi="Times New Roman" w:cs="Times New Roman"/>
        </w:rPr>
        <w:t>w</w:t>
      </w:r>
      <w:r w:rsidR="00713EFF" w:rsidRPr="00097C0A">
        <w:rPr>
          <w:rFonts w:ascii="Times New Roman" w:hAnsi="Times New Roman" w:cs="Times New Roman"/>
        </w:rPr>
        <w:t>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F51A0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F51A0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8FE02C4"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F51A05"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F51A0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F51A05"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310AC553"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1FCF29C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C5B3C7C"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F51A05"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7B45AC67"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9B09E72"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8DDBD30"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1297D44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0E025ACA"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185EE30"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F51A0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3601805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0EF75EA7"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F51A05"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6DED9C5A"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F51A05"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BC14A6A"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F51A05"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3051F9D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F51A0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983E23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F51A0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4457F3D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745553E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1C7D3D5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F51A0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2A691CE7"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0CCDA1A9"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59EEAA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3DEEA0E"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F51A0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46280CC4"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4D0A96DA"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5866F43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051C9D4F"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36F2E4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5AAAF95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F51A0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67353C60"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3ABB2C53"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0A852C0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043A09BF"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22C6C5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D3BC8C3"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F51A0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5041AE73"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5EC41787"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24C3D0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7E4A64DC"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F51A0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2FD55E0"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6F0A8B2C"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F51A0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7AC410D"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ED68BD6"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1C27407A"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F51A05"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F51A05"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F51A05"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F51A05"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6B25AE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E9122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F51A0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1AA7D3F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E5DF8B2"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628DEDB1"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7949A263"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F51A0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3CB1604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F51A0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F51A0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F51A0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F51A0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F51A0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F51A0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F51A0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F51A05"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F51A0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6A9573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F51A0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502738F9"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BE707F6"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1FEAE6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57A29317"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1BE713F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5</w:t>
      </w:r>
      <w:r w:rsidR="00E037A9"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F51A0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616A2FD9"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F51A0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3D620C3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1BBBEC44"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48A6A440"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1936824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D371669"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A1983D7"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7</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05D734F"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F51A0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712EAEE"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920A8C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F51A0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ABA3A1C"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1FE5C439"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6C45D32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074ABA"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3C2E298F"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77164A6"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7EED1A00"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F51A0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179CA4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F51A0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6E8E4B1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2CEFD0B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85D1EC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1</w:t>
      </w:r>
      <w:r w:rsidR="00E037A9"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22AADBF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F51A0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8C8C9C2"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AA0202B"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F51A0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2BE1660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348C14B8"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F51A0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5F3426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F51A0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BA7448A"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F51A0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5F7E149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094A219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F51A0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26B8DF00"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929A82"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F51A0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277A938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49744A1D"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863A7C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276D0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E14341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7CCBC9F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6D5D4E32"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9</w:t>
      </w:r>
      <w:r w:rsidR="00E037A9"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F51A0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1D3D9AC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CFC0D5B"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75D44AEA"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F51A05"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73C7F3C9"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2EB1E0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A59E4A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2DDFA2C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2E2AFD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F51A0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3BA8A8E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F51A05"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349D5A1A"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7C7393F0"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F51A0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5EE8B88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F51A0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44D6DE17"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1526288E"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F51A0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8711B24"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4855926"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F51A0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100F0898"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7E450355"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1</w:t>
      </w:r>
      <w:r w:rsidR="00E037A9"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CACCE78"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79FF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589C0C2"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F51A0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F51A0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4A313C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7B1B136"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4F37D29B"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F51A0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48907EE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0C7491E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6B28901"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5031F05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F51A0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0E67F8A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F51A0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57C8A70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C94480E"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F51A05"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F51A05"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F51A05"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188BCFBA"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F51A0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0B10E23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F51A05"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C44D07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F51A0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933E270"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2B92520B"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F51A0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3985871C"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2CE0E2B"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037A9" w:rsidRPr="00E037A9">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F51A0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4242AFF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482D2A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6308D6F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1</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0</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F51A0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74BFDDB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F36B764"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w:t>
      </w:r>
      <w:r w:rsidR="004965AC">
        <w:rPr>
          <w:rFonts w:ascii="Times New Roman" w:hAnsi="Times New Roman" w:cs="Times New Roman"/>
        </w:rPr>
        <w:t>t</w:t>
      </w:r>
      <w:r w:rsidR="00DD15F4" w:rsidRPr="00757137">
        <w:rPr>
          <w:rFonts w:ascii="Times New Roman" w:hAnsi="Times New Roman" w:cs="Times New Roman"/>
        </w:rPr>
        <w:t xml:space="preserve">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lens</w:t>
      </w:r>
      <w:bookmarkStart w:id="230" w:name="_GoBack"/>
      <w:bookmarkEnd w:id="230"/>
      <w:r w:rsidR="002957C0"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1" w:name="NumberRef898965597"/>
        <w:tc>
          <w:tcPr>
            <w:tcW w:w="720" w:type="dxa"/>
            <w:shd w:val="clear" w:color="auto" w:fill="auto"/>
            <w:vAlign w:val="center"/>
          </w:tcPr>
          <w:p w14:paraId="02A31ADB" w14:textId="5088233E"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1"/>
          </w:p>
        </w:tc>
      </w:tr>
    </w:tbl>
    <w:p w14:paraId="7DA203B6" w14:textId="1CE948D2"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42944F3"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0C49A8E4"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C507E9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0DF000"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F51A05"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33382CC8"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F51A05"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8299AC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F51A05"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3679E77A"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F51A05"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7DBB9C9D"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604671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6"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6"/>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7"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7"/>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8" w:name="_5.1.1_Advantages_of"/>
      <w:bookmarkEnd w:id="238"/>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22D335BF"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9" w:name="_5.2_Extending_depth"/>
      <w:bookmarkEnd w:id="239"/>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40"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40"/>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59E6B112"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037A9" w:rsidRPr="00E037A9">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1" w:name="_5.2.1_Inter-image_homography"/>
      <w:bookmarkEnd w:id="241"/>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75E7AC58"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037A9" w:rsidRPr="00E037A9">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F51A05"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2" w:name="NumberRef9385451674"/>
        <w:tc>
          <w:tcPr>
            <w:tcW w:w="720" w:type="dxa"/>
            <w:shd w:val="clear" w:color="auto" w:fill="auto"/>
            <w:vAlign w:val="center"/>
          </w:tcPr>
          <w:p w14:paraId="70CBE346" w14:textId="1DFFC752"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w:instrText>
              </w:r>
            </w:fldSimple>
            <w:r>
              <w:instrText>)</w:instrText>
            </w:r>
            <w:r>
              <w:fldChar w:fldCharType="end"/>
            </w:r>
            <w:bookmarkEnd w:id="242"/>
          </w:p>
        </w:tc>
      </w:tr>
    </w:tbl>
    <w:p w14:paraId="1D0886EC" w14:textId="03634A00"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F51A05"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3" w:name="NumberRef5060873628"/>
        <w:tc>
          <w:tcPr>
            <w:tcW w:w="720" w:type="dxa"/>
            <w:shd w:val="clear" w:color="auto" w:fill="auto"/>
            <w:vAlign w:val="center"/>
          </w:tcPr>
          <w:p w14:paraId="084057BB" w14:textId="7E432C8C"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2</w:instrText>
              </w:r>
            </w:fldSimple>
            <w:r>
              <w:instrText>)</w:instrText>
            </w:r>
            <w:r>
              <w:fldChar w:fldCharType="end"/>
            </w:r>
            <w:bookmarkEnd w:id="24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F51A05"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6DDEC4D"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F51A05"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FB0CA87"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F51A05"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4" w:name="NumberRef6544994116"/>
        <w:tc>
          <w:tcPr>
            <w:tcW w:w="720" w:type="dxa"/>
            <w:shd w:val="clear" w:color="auto" w:fill="auto"/>
            <w:vAlign w:val="center"/>
          </w:tcPr>
          <w:p w14:paraId="1CA99822" w14:textId="0484582F"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5</w:instrText>
              </w:r>
            </w:fldSimple>
            <w:r>
              <w:instrText>)</w:instrText>
            </w:r>
            <w:r>
              <w:fldChar w:fldCharType="end"/>
            </w:r>
            <w:bookmarkEnd w:id="244"/>
          </w:p>
        </w:tc>
      </w:tr>
    </w:tbl>
    <w:p w14:paraId="76A91607" w14:textId="3F5FB12F"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F51A05"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3904714584"/>
        <w:tc>
          <w:tcPr>
            <w:tcW w:w="720" w:type="dxa"/>
            <w:shd w:val="clear" w:color="auto" w:fill="auto"/>
            <w:vAlign w:val="center"/>
          </w:tcPr>
          <w:p w14:paraId="66CFAB11" w14:textId="59ACE7E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6</w:instrText>
              </w:r>
            </w:fldSimple>
            <w:r>
              <w:instrText>)</w:instrText>
            </w:r>
            <w:r>
              <w:fldChar w:fldCharType="end"/>
            </w:r>
            <w:bookmarkEnd w:id="24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07397C0D"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F51A05"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6" w:name="NumberRef1073753238"/>
        <w:tc>
          <w:tcPr>
            <w:tcW w:w="720" w:type="dxa"/>
            <w:shd w:val="clear" w:color="auto" w:fill="auto"/>
            <w:vAlign w:val="center"/>
          </w:tcPr>
          <w:p w14:paraId="36FD35E6" w14:textId="7C7B844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7</w:instrText>
              </w:r>
            </w:fldSimple>
            <w:r>
              <w:instrText>)</w:instrText>
            </w:r>
            <w:r>
              <w:fldChar w:fldCharType="end"/>
            </w:r>
            <w:bookmarkEnd w:id="246"/>
          </w:p>
        </w:tc>
      </w:tr>
    </w:tbl>
    <w:p w14:paraId="12F34919" w14:textId="03423FD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037A9" w:rsidRPr="00E037A9">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F51A05"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7" w:name="NumberRef3649954200"/>
        <w:tc>
          <w:tcPr>
            <w:tcW w:w="720" w:type="dxa"/>
            <w:shd w:val="clear" w:color="auto" w:fill="auto"/>
            <w:vAlign w:val="center"/>
          </w:tcPr>
          <w:p w14:paraId="0F434D6F" w14:textId="6BEBC595"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8</w:instrText>
              </w:r>
            </w:fldSimple>
            <w:r>
              <w:instrText>)</w:instrText>
            </w:r>
            <w:r>
              <w:fldChar w:fldCharType="end"/>
            </w:r>
            <w:bookmarkEnd w:id="247"/>
          </w:p>
        </w:tc>
      </w:tr>
    </w:tbl>
    <w:p w14:paraId="32E74CFC" w14:textId="4153978B"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037A9" w:rsidRPr="00E037A9">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037A9" w:rsidRPr="00E037A9">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F51A05"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8" w:name="NumberRef7839952707"/>
        <w:tc>
          <w:tcPr>
            <w:tcW w:w="720" w:type="dxa"/>
            <w:shd w:val="clear" w:color="auto" w:fill="auto"/>
            <w:vAlign w:val="center"/>
          </w:tcPr>
          <w:p w14:paraId="0FCD35D2" w14:textId="5F048132"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9</w:instrText>
              </w:r>
            </w:fldSimple>
            <w:r>
              <w:instrText>)</w:instrText>
            </w:r>
            <w:r>
              <w:fldChar w:fldCharType="end"/>
            </w:r>
            <w:bookmarkEnd w:id="24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F51A05"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9" w:name="NumberRef4898947477"/>
        <w:tc>
          <w:tcPr>
            <w:tcW w:w="720" w:type="dxa"/>
            <w:shd w:val="clear" w:color="auto" w:fill="auto"/>
            <w:vAlign w:val="center"/>
          </w:tcPr>
          <w:p w14:paraId="02D72EAE" w14:textId="4CDDD30A"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0</w:instrText>
              </w:r>
            </w:fldSimple>
            <w:r>
              <w:instrText>)</w:instrText>
            </w:r>
            <w:r>
              <w:fldChar w:fldCharType="end"/>
            </w:r>
            <w:bookmarkEnd w:id="249"/>
          </w:p>
        </w:tc>
      </w:tr>
    </w:tbl>
    <w:p w14:paraId="3C17F45B" w14:textId="174FC47B"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037A9" w:rsidRPr="00E037A9">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F51A05"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50" w:name="NumberRef1556630731"/>
        <w:bookmarkStart w:id="251" w:name="NumberRef8645344973"/>
        <w:tc>
          <w:tcPr>
            <w:tcW w:w="720" w:type="dxa"/>
            <w:shd w:val="clear" w:color="auto" w:fill="auto"/>
            <w:vAlign w:val="center"/>
          </w:tcPr>
          <w:p w14:paraId="633DCEBA" w14:textId="3DE5B944"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1</w:instrText>
              </w:r>
            </w:fldSimple>
            <w:r>
              <w:instrText>)</w:instrText>
            </w:r>
            <w:r>
              <w:fldChar w:fldCharType="end"/>
            </w:r>
            <w:bookmarkEnd w:id="250"/>
            <w:bookmarkEnd w:id="251"/>
          </w:p>
        </w:tc>
      </w:tr>
    </w:tbl>
    <w:p w14:paraId="3C3ECDDF" w14:textId="4F6BE59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037A9" w:rsidRPr="00E037A9">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2" w:name="NumberRef4744591713"/>
        <w:bookmarkStart w:id="253" w:name="NumberRef2572676539"/>
        <w:bookmarkStart w:id="254" w:name="NumberRef6287518740"/>
        <w:bookmarkStart w:id="255" w:name="NumberRef3310168982"/>
        <w:bookmarkStart w:id="256" w:name="NumberRef6343719363"/>
        <w:bookmarkStart w:id="257" w:name="NumberRef4100366831"/>
        <w:tc>
          <w:tcPr>
            <w:tcW w:w="720" w:type="dxa"/>
            <w:shd w:val="clear" w:color="auto" w:fill="auto"/>
            <w:vAlign w:val="center"/>
          </w:tcPr>
          <w:p w14:paraId="4A0AAC99" w14:textId="0F29A569"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2</w:instrText>
              </w:r>
            </w:fldSimple>
            <w:r>
              <w:instrText>)</w:instrText>
            </w:r>
            <w:r>
              <w:fldChar w:fldCharType="end"/>
            </w:r>
            <w:bookmarkEnd w:id="252"/>
            <w:bookmarkEnd w:id="253"/>
            <w:bookmarkEnd w:id="254"/>
            <w:bookmarkEnd w:id="255"/>
            <w:bookmarkEnd w:id="256"/>
            <w:bookmarkEnd w:id="257"/>
          </w:p>
        </w:tc>
      </w:tr>
    </w:tbl>
    <w:p w14:paraId="2F39322A" w14:textId="7B45FB23"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22203097"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F51A05"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F51A05"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51C23E7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8" w:name="NumberRef9604228139"/>
        <w:bookmarkStart w:id="259" w:name="NumberRef1146233082"/>
        <w:bookmarkStart w:id="260" w:name="NumberRef9234451652"/>
        <w:bookmarkStart w:id="261" w:name="NumberRef4799782634"/>
        <w:tc>
          <w:tcPr>
            <w:tcW w:w="720" w:type="dxa"/>
            <w:shd w:val="clear" w:color="auto" w:fill="auto"/>
            <w:vAlign w:val="center"/>
          </w:tcPr>
          <w:p w14:paraId="6FBA434D" w14:textId="09D424A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5</w:instrText>
              </w:r>
            </w:fldSimple>
            <w:r>
              <w:instrText>)</w:instrText>
            </w:r>
            <w:r>
              <w:fldChar w:fldCharType="end"/>
            </w:r>
            <w:bookmarkEnd w:id="258"/>
            <w:bookmarkEnd w:id="259"/>
            <w:bookmarkEnd w:id="260"/>
            <w:bookmarkEnd w:id="261"/>
          </w:p>
        </w:tc>
      </w:tr>
    </w:tbl>
    <w:p w14:paraId="25CC45E1" w14:textId="61F075CA"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E037A9" w:rsidRPr="00E037A9">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2" w:name="_5.2.2_Image_registration"/>
      <w:bookmarkEnd w:id="262"/>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F51A05"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A571E0E"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638D128"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E037A9" w:rsidRPr="00E037A9">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3" w:name="_5.3_Simulation_of"/>
      <w:bookmarkEnd w:id="263"/>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F51A05"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4"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4"/>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1F61A19F"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037A9" w:rsidRPr="00E037A9">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0FAD5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037A9" w:rsidRPr="00E037A9">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F51A05"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50465B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5"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5"/>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F51A05"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F51A05"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F51A05"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2C42014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6"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6"/>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037A9" w:rsidRPr="00E037A9">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F51A05"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497D232"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F51A05"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7"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7"/>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8" w:name="_5.4_Advantages_of"/>
      <w:bookmarkEnd w:id="268"/>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9" w:name="_5.5_Demonstration_of"/>
      <w:bookmarkEnd w:id="269"/>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Rodenstock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86H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of </w:t>
      </w:r>
      <w:r w:rsidR="00CC3B33">
        <w:rPr>
          <w:rFonts w:ascii="Times New Roman" w:hAnsi="Times New Roman" w:cs="Times New Roman"/>
        </w:rPr>
        <w:t xml:space="preserve"> </w:t>
      </w:r>
      <w:r w:rsidR="00FC2568">
        <w:rPr>
          <w:rFonts w:ascii="Times New Roman" w:hAnsi="Times New Roman" w:cs="Times New Roman"/>
        </w:rPr>
        <w:t xml:space="preserve">F/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70"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70"/>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27C9DDC0"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E037A9" w:rsidRPr="00E037A9">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53EC309E"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F51A05"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r w:rsidR="00B76E61" w:rsidRPr="00E27418">
        <w:rPr>
          <w:rFonts w:ascii="Times New Roman" w:eastAsiaTheme="minorEastAsia" w:hAnsi="Times New Roman" w:cs="Times New Roman"/>
          <w:i/>
        </w:rPr>
        <w:t>lp/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0BB3E898"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 xml:space="preserve">Eq.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r>
      <w:r w:rsidRPr="00E27418">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r w:rsidRPr="00E27418">
        <w:rPr>
          <w:rFonts w:ascii="Times New Roman" w:eastAsiaTheme="minorEastAsia" w:hAnsi="Times New Roman" w:cs="Times New Roman"/>
          <w:i/>
        </w:rPr>
        <w:t>lp/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r w:rsidR="00E037A9" w:rsidRPr="00E037A9">
        <w:rPr>
          <w:rFonts w:ascii="Times New Roman" w:eastAsiaTheme="minorEastAsia" w:hAnsi="Times New Roman" w:cs="Times New Roman"/>
          <w:i/>
        </w:rPr>
        <w:t>lp/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r>
      <w:r w:rsidR="004F2749" w:rsidRPr="00E27418">
        <w:rPr>
          <w:rFonts w:ascii="Times New Roman" w:eastAsiaTheme="minorEastAsia" w:hAnsi="Times New Roman" w:cs="Times New Roman"/>
        </w:rPr>
        <w:fldChar w:fldCharType="separate"/>
      </w:r>
      <w:r w:rsidR="004F2749" w:rsidRPr="00E037A9">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r>
      <w:r w:rsidR="004F2749" w:rsidRPr="004F2749">
        <w:rPr>
          <w:rFonts w:ascii="Times New Roman" w:eastAsiaTheme="minorEastAsia" w:hAnsi="Times New Roman" w:cs="Times New Roman"/>
        </w:rPr>
        <w:fldChar w:fldCharType="separate"/>
      </w:r>
      <w:r w:rsidR="004F2749" w:rsidRPr="004F2749">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1" w:name="NumberRef9937313199"/>
        <w:bookmarkStart w:id="272" w:name="NumberRef1304204464"/>
        <w:bookmarkStart w:id="273" w:name="NumberRef288857818"/>
        <w:bookmarkStart w:id="274" w:name="NumberRef3453916311"/>
        <w:bookmarkStart w:id="275" w:name="NumberRef5476685166"/>
        <w:tc>
          <w:tcPr>
            <w:tcW w:w="720" w:type="dxa"/>
            <w:shd w:val="clear" w:color="auto" w:fill="auto"/>
            <w:vAlign w:val="center"/>
          </w:tcPr>
          <w:p w14:paraId="2A160B3F" w14:textId="1F84CA42" w:rsidR="00E037A9" w:rsidRDefault="00E037A9" w:rsidP="00E037A9">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9</w:instrText>
              </w:r>
            </w:fldSimple>
            <w:r>
              <w:instrText>)</w:instrText>
            </w:r>
            <w:r>
              <w:fldChar w:fldCharType="end"/>
            </w:r>
            <w:bookmarkEnd w:id="271"/>
            <w:bookmarkEnd w:id="272"/>
            <w:bookmarkEnd w:id="273"/>
            <w:bookmarkEnd w:id="274"/>
            <w:bookmarkEnd w:id="275"/>
          </w:p>
        </w:tc>
      </w:tr>
    </w:tbl>
    <w:p w14:paraId="3A8FA72E" w14:textId="4F4BFDD6"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r w:rsidRPr="002E69D4">
        <w:rPr>
          <w:rFonts w:ascii="Times New Roman" w:eastAsiaTheme="minorEastAsia" w:hAnsi="Times New Roman" w:cs="Times New Roman"/>
          <w:i/>
        </w:rPr>
        <w:t>lp/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1AF839E9"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6"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6"/>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r>
            <w:r w:rsidR="0008269C" w:rsidRPr="0008269C">
              <w:rPr>
                <w:rFonts w:ascii="Times New Roman" w:eastAsiaTheme="minorEastAsia" w:hAnsi="Times New Roman" w:cs="Times New Roman"/>
                <w:szCs w:val="24"/>
              </w:rPr>
              <w:fldChar w:fldCharType="separate"/>
            </w:r>
            <w:r w:rsidR="0008269C" w:rsidRPr="0008269C">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44DA46B7"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2A759BFE"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of  F/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7"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7"/>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r w:rsidRPr="00BB3F9A">
              <w:rPr>
                <w:rFonts w:ascii="Times New Roman" w:eastAsiaTheme="minorEastAsia" w:hAnsi="Times New Roman" w:cs="Times New Roman"/>
                <w:szCs w:val="24"/>
              </w:rPr>
              <w:t>LoG</w:t>
            </w:r>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F51A05"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31B6FF0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r w:rsidRPr="00711847">
        <w:rPr>
          <w:rFonts w:ascii="Times New Roman" w:hAnsi="Times New Roman" w:cs="Times New Roman"/>
          <w:i/>
        </w:rPr>
        <w:t>lp/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8"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8"/>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069A2141"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r w:rsidRPr="00711847">
        <w:rPr>
          <w:rFonts w:ascii="Times New Roman" w:hAnsi="Times New Roman" w:cs="Times New Roman"/>
          <w:i/>
        </w:rPr>
        <w:t>lp/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Pr>
          <w:rFonts w:ascii="Times New Roman" w:hAnsi="Times New Roman" w:cs="Times New Roman"/>
        </w:rPr>
        <w:instrText xml:space="preserve"> \* MERGEFORMAT </w:instrText>
      </w:r>
      <w:r w:rsidRPr="00711847">
        <w:rPr>
          <w:rFonts w:ascii="Times New Roman" w:hAnsi="Times New Roman" w:cs="Times New Roman"/>
        </w:rPr>
      </w:r>
      <w:r w:rsidRPr="00711847">
        <w:rPr>
          <w:rFonts w:ascii="Times New Roman" w:hAnsi="Times New Roman" w:cs="Times New Roman"/>
        </w:rPr>
        <w:fldChar w:fldCharType="separate"/>
      </w:r>
      <w:r w:rsidRPr="00711847">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Heliconfocus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9"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9"/>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lp/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80"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80"/>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5A8B57E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1" w:name="OLE_LINK3"/>
      <w:bookmarkStart w:id="282"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1"/>
      <w:bookmarkEnd w:id="282"/>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4297D608"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0E765D90"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037A9" w:rsidRPr="00E037A9">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3" w:name="_6.3_Limitations"/>
      <w:bookmarkEnd w:id="283"/>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6683C850"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Pr>
          <w:rFonts w:ascii="Times New Roman" w:hAnsi="Times New Roman" w:cs="Times New Roman"/>
        </w:rPr>
        <w:instrText xml:space="preserve"> \* MERGEFORMAT </w:instrText>
      </w:r>
      <w:r w:rsidR="00431262" w:rsidRPr="00431262">
        <w:rPr>
          <w:rFonts w:ascii="Times New Roman" w:hAnsi="Times New Roman" w:cs="Times New Roman"/>
        </w:rPr>
      </w:r>
      <w:r w:rsidR="00431262" w:rsidRPr="00431262">
        <w:rPr>
          <w:rFonts w:ascii="Times New Roman" w:hAnsi="Times New Roman" w:cs="Times New Roman"/>
        </w:rPr>
        <w:fldChar w:fldCharType="separate"/>
      </w:r>
      <w:r w:rsidR="00431262" w:rsidRPr="00431262">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Pr>
          <w:rFonts w:ascii="Times New Roman" w:hAnsi="Times New Roman" w:cs="Times New Roman"/>
        </w:rPr>
        <w:instrText xml:space="preserve"> \* MERGEFORMAT </w:instrText>
      </w:r>
      <w:r w:rsidR="0021634A" w:rsidRPr="00431262">
        <w:rPr>
          <w:rFonts w:ascii="Times New Roman" w:hAnsi="Times New Roman" w:cs="Times New Roman"/>
        </w:rPr>
      </w:r>
      <w:r w:rsidR="0021634A" w:rsidRPr="00431262">
        <w:rPr>
          <w:rFonts w:ascii="Times New Roman" w:hAnsi="Times New Roman" w:cs="Times New Roman"/>
        </w:rPr>
        <w:fldChar w:fldCharType="separate"/>
      </w:r>
      <w:r w:rsidR="0021634A" w:rsidRPr="00431262">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84FBC1F"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037A9" w:rsidRPr="00E037A9">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409A7B8B"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B92D5BB"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0</w:t>
      </w:r>
      <w:r w:rsidR="00E037A9"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4" w:name="equ_A1_1"/>
              <m:d>
                <m:dPr>
                  <m:ctrlPr>
                    <w:rPr>
                      <w:rFonts w:ascii="Cambria Math" w:hAnsi="Cambria Math" w:cs="Times New Roman"/>
                      <w:i/>
                    </w:rPr>
                  </m:ctrlPr>
                </m:dPr>
                <m:e>
                  <m:r>
                    <w:rPr>
                      <w:rFonts w:ascii="Cambria Math" w:hAnsi="Cambria Math" w:cs="Times New Roman"/>
                    </w:rPr>
                    <m:t>A1.1</m:t>
                  </m:r>
                </m:e>
              </m:d>
              <w:bookmarkEnd w:id="284"/>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F51A05"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5"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5"/>
            </m:e>
          </m:eqArr>
        </m:oMath>
      </m:oMathPara>
    </w:p>
    <w:p w14:paraId="58E10377" w14:textId="607E773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CCBDC59"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F51A0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6" w:name="equ_A1_5"/>
              <m:d>
                <m:dPr>
                  <m:ctrlPr>
                    <w:rPr>
                      <w:rFonts w:ascii="Cambria Math" w:hAnsi="Cambria Math"/>
                      <w:i/>
                    </w:rPr>
                  </m:ctrlPr>
                </m:dPr>
                <m:e>
                  <m:r>
                    <w:rPr>
                      <w:rFonts w:ascii="Cambria Math" w:hAnsi="Cambria Math"/>
                    </w:rPr>
                    <m:t>A1.5</m:t>
                  </m:r>
                </m:e>
              </m:d>
              <w:bookmarkEnd w:id="286"/>
              <m:ctrlPr>
                <w:rPr>
                  <w:rFonts w:ascii="Cambria Math" w:hAnsi="Cambria Math" w:cs="Times New Roman"/>
                  <w:i/>
                </w:rPr>
              </m:ctrlPr>
            </m:e>
          </m:eqArr>
        </m:oMath>
      </m:oMathPara>
    </w:p>
    <w:p w14:paraId="5050F3A5" w14:textId="7A095B8E"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F51A0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7"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7"/>
            </m:e>
          </m:eqArr>
        </m:oMath>
      </m:oMathPara>
    </w:p>
    <w:p w14:paraId="26AF1700" w14:textId="47B0C49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F51A05"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F51A05"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23F2EB67"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F51A05"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F51A05"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F51A0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F51A0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8" w:name="_Appendix_A.2_The"/>
      <w:bookmarkEnd w:id="288"/>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F51A0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9"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9"/>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F51A0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90"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90"/>
            </m:e>
          </m:eqArr>
        </m:oMath>
      </m:oMathPara>
    </w:p>
    <w:p w14:paraId="5F170EEB" w14:textId="5428C1F9" w:rsidR="002703E6" w:rsidRPr="002703E6"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F51A0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BD4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F51A0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A72891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F51A0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1394E3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1" w:name="_Appendix_B.1_Derivation"/>
      <w:bookmarkEnd w:id="291"/>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F51A05"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F51A0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2"/>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F51A0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3"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3"/>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4"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4"/>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F51A0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5"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5"/>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F51A0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6"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6"/>
            </m:e>
          </m:eqArr>
        </m:oMath>
      </m:oMathPara>
    </w:p>
    <w:p w14:paraId="43566E94" w14:textId="1F056DE0"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F51A05"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B0EDD37"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7"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7"/>
            </m:e>
          </m:eqArr>
        </m:oMath>
      </m:oMathPara>
    </w:p>
    <w:p w14:paraId="3123197E" w14:textId="7C5B5D86"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F51A05"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F51A05"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8" w:name="equ_B1_6"/>
              <m:d>
                <m:dPr>
                  <m:ctrlPr>
                    <w:rPr>
                      <w:rFonts w:ascii="Cambria Math" w:hAnsi="Cambria Math" w:cs="Times New Roman"/>
                      <w:i/>
                    </w:rPr>
                  </m:ctrlPr>
                </m:dPr>
                <m:e>
                  <m:r>
                    <w:rPr>
                      <w:rFonts w:ascii="Cambria Math" w:hAnsi="Cambria Math" w:cs="Times New Roman"/>
                    </w:rPr>
                    <m:t>B1.6</m:t>
                  </m:r>
                </m:e>
              </m:d>
              <w:bookmarkEnd w:id="298"/>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F51A0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F51A0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F51A0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5CCD55E3"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74C847F"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9" w:name="_Appendix_B.2_A"/>
      <w:bookmarkEnd w:id="299"/>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300"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300"/>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F51A05"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1"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1"/>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F51A05"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2"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2"/>
              <m:ctrlPr>
                <w:rPr>
                  <w:rFonts w:ascii="Cambria Math" w:hAnsi="Cambria Math" w:cs="Times New Roman"/>
                  <w:i/>
                </w:rPr>
              </m:ctrlPr>
            </m:e>
          </m:eqArr>
        </m:oMath>
      </m:oMathPara>
    </w:p>
    <w:p w14:paraId="4252A4ED" w14:textId="5394DF89"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3" w:name="equ_B2_3"/>
              <m:d>
                <m:dPr>
                  <m:ctrlPr>
                    <w:rPr>
                      <w:rFonts w:ascii="Cambria Math" w:hAnsi="Cambria Math" w:cs="Times New Roman"/>
                      <w:i/>
                    </w:rPr>
                  </m:ctrlPr>
                </m:dPr>
                <m:e>
                  <m:r>
                    <w:rPr>
                      <w:rFonts w:ascii="Cambria Math" w:hAnsi="Cambria Math" w:cs="Times New Roman"/>
                    </w:rPr>
                    <m:t>B2.3</m:t>
                  </m:r>
                </m:e>
              </m:d>
              <w:bookmarkEnd w:id="303"/>
            </m:e>
          </m:eqArr>
        </m:oMath>
      </m:oMathPara>
    </w:p>
    <w:p w14:paraId="6DE73FFB" w14:textId="0DAD37EC"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F51A05"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E2C2233"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4" w:name="equ_B2_5"/>
              <m:d>
                <m:dPr>
                  <m:ctrlPr>
                    <w:rPr>
                      <w:rFonts w:ascii="Cambria Math" w:hAnsi="Cambria Math" w:cs="Times New Roman"/>
                      <w:i/>
                    </w:rPr>
                  </m:ctrlPr>
                </m:dPr>
                <m:e>
                  <m:r>
                    <w:rPr>
                      <w:rFonts w:ascii="Cambria Math" w:hAnsi="Cambria Math" w:cs="Times New Roman"/>
                    </w:rPr>
                    <m:t>B2.5</m:t>
                  </m:r>
                </m:e>
              </m:d>
              <w:bookmarkEnd w:id="304"/>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F51A0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5"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5"/>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469BEA1"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F51A0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6"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6"/>
            </m:e>
          </m:eqArr>
        </m:oMath>
      </m:oMathPara>
    </w:p>
    <w:p w14:paraId="2FCDEF50" w14:textId="2B05EBDA"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F51A0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6A2DE8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F51A0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7" w:name="equ_B2_9"/>
              <m:d>
                <m:dPr>
                  <m:ctrlPr>
                    <w:rPr>
                      <w:rFonts w:ascii="Cambria Math" w:hAnsi="Cambria Math" w:cs="Times New Roman"/>
                      <w:i/>
                    </w:rPr>
                  </m:ctrlPr>
                </m:dPr>
                <m:e>
                  <m:r>
                    <w:rPr>
                      <w:rFonts w:ascii="Cambria Math" w:hAnsi="Cambria Math" w:cs="Times New Roman"/>
                    </w:rPr>
                    <m:t>B2.9</m:t>
                  </m:r>
                </m:e>
              </m:d>
              <w:bookmarkEnd w:id="307"/>
              <m:ctrlPr>
                <w:rPr>
                  <w:rFonts w:ascii="Cambria Math" w:eastAsiaTheme="minorEastAsia" w:hAnsi="Cambria Math" w:cs="Times New Roman"/>
                  <w:i/>
                </w:rPr>
              </m:ctrlPr>
            </m:e>
          </m:eqArr>
        </m:oMath>
      </m:oMathPara>
    </w:p>
    <w:p w14:paraId="2319253A" w14:textId="6161200D"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7D2E2F12"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F51A0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8" w:name="equ_B2_10"/>
              <m:d>
                <m:dPr>
                  <m:ctrlPr>
                    <w:rPr>
                      <w:rFonts w:ascii="Cambria Math" w:hAnsi="Cambria Math" w:cs="Times New Roman"/>
                      <w:i/>
                    </w:rPr>
                  </m:ctrlPr>
                </m:dPr>
                <m:e>
                  <m:r>
                    <w:rPr>
                      <w:rFonts w:ascii="Cambria Math" w:hAnsi="Cambria Math" w:cs="Times New Roman"/>
                    </w:rPr>
                    <m:t>B2.10</m:t>
                  </m:r>
                </m:e>
              </m:d>
              <w:bookmarkEnd w:id="308"/>
            </m:e>
          </m:eqArr>
        </m:oMath>
      </m:oMathPara>
    </w:p>
    <w:p w14:paraId="7C22F299" w14:textId="27D17DCC"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9" w:name="_Appendix_C.1_Distribution"/>
      <w:bookmarkEnd w:id="309"/>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F51A05"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10" w:name="equ_C1_1"/>
              <m:d>
                <m:dPr>
                  <m:ctrlPr>
                    <w:rPr>
                      <w:rFonts w:ascii="Cambria Math" w:hAnsi="Cambria Math" w:cs="Times New Roman"/>
                      <w:i/>
                    </w:rPr>
                  </m:ctrlPr>
                </m:dPr>
                <m:e>
                  <m:r>
                    <w:rPr>
                      <w:rFonts w:ascii="Cambria Math" w:hAnsi="Cambria Math" w:cs="Times New Roman"/>
                    </w:rPr>
                    <m:t>C1.1</m:t>
                  </m:r>
                </m:e>
              </m:d>
              <w:bookmarkEnd w:id="310"/>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380A1F26"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F51A05"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1"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1"/>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F51A05"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F51A05"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67BC1D2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F51A05"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F51A05"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14B546E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24C72" w14:textId="77777777" w:rsidR="00F51A05" w:rsidRDefault="00F51A05" w:rsidP="00165E15">
      <w:pPr>
        <w:spacing w:after="0" w:line="240" w:lineRule="auto"/>
      </w:pPr>
      <w:r>
        <w:separator/>
      </w:r>
    </w:p>
  </w:endnote>
  <w:endnote w:type="continuationSeparator" w:id="0">
    <w:p w14:paraId="0430D317" w14:textId="77777777" w:rsidR="00F51A05" w:rsidRDefault="00F51A0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0C29B02" w:rsidR="009B2CF8" w:rsidRDefault="009B2CF8"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4965AC">
          <w:rPr>
            <w:rFonts w:ascii="Times New Roman" w:hAnsi="Times New Roman" w:cs="Times New Roman"/>
            <w:noProof/>
            <w:color w:val="000000" w:themeColor="text1"/>
          </w:rPr>
          <w:t>115</w:t>
        </w:r>
        <w:r w:rsidRPr="002D6DAC">
          <w:rPr>
            <w:rFonts w:ascii="Times New Roman" w:hAnsi="Times New Roman" w:cs="Times New Roman"/>
            <w:noProof/>
            <w:color w:val="000000" w:themeColor="text1"/>
          </w:rPr>
          <w:fldChar w:fldCharType="end"/>
        </w:r>
      </w:p>
    </w:sdtContent>
  </w:sdt>
  <w:p w14:paraId="23DC7B5E" w14:textId="77777777" w:rsidR="009B2CF8" w:rsidRDefault="009B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F44108" w14:textId="77777777" w:rsidR="00F51A05" w:rsidRDefault="00F51A05" w:rsidP="00165E15">
      <w:pPr>
        <w:spacing w:after="0" w:line="240" w:lineRule="auto"/>
      </w:pPr>
      <w:r>
        <w:separator/>
      </w:r>
    </w:p>
  </w:footnote>
  <w:footnote w:type="continuationSeparator" w:id="0">
    <w:p w14:paraId="6742D0E2" w14:textId="77777777" w:rsidR="00F51A05" w:rsidRDefault="00F51A05" w:rsidP="00165E15">
      <w:pPr>
        <w:spacing w:after="0" w:line="240" w:lineRule="auto"/>
      </w:pPr>
      <w:r>
        <w:continuationSeparator/>
      </w:r>
    </w:p>
  </w:footnote>
  <w:footnote w:id="1">
    <w:p w14:paraId="72686980" w14:textId="77777777" w:rsidR="009B2CF8" w:rsidRDefault="009B2CF8"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B2CF8" w:rsidRPr="006118AE" w:rsidRDefault="009B2CF8"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B2CF8" w:rsidRPr="00261509" w:rsidRDefault="009B2CF8">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42B"/>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1D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65AC"/>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4E2B"/>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BE9"/>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47D2F"/>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2CF8"/>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05"/>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25B15-FF13-47FD-AECD-922F91236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89</TotalTime>
  <Pages>168</Pages>
  <Words>82598</Words>
  <Characters>470811</Characters>
  <Application>Microsoft Office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00</cp:revision>
  <cp:lastPrinted>2016-11-09T21:24:00Z</cp:lastPrinted>
  <dcterms:created xsi:type="dcterms:W3CDTF">2016-10-25T21:32:00Z</dcterms:created>
  <dcterms:modified xsi:type="dcterms:W3CDTF">2016-11-2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